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0FDE3" w14:textId="77777777" w:rsidR="00CE73BA" w:rsidRDefault="00CE73BA" w:rsidP="00CE73BA">
      <w:pPr>
        <w:pStyle w:val="H2"/>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F98990D" wp14:editId="0C346769">
            <wp:extent cx="2917190" cy="509866"/>
            <wp:effectExtent l="0" t="0" r="0" b="5080"/>
            <wp:docPr id="1" name="Picture 1"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ig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257936" cy="569422"/>
                    </a:xfrm>
                    <a:prstGeom prst="rect">
                      <a:avLst/>
                    </a:prstGeom>
                  </pic:spPr>
                </pic:pic>
              </a:graphicData>
            </a:graphic>
          </wp:inline>
        </w:drawing>
      </w:r>
    </w:p>
    <w:p w14:paraId="0DE89B40" w14:textId="49FE292B" w:rsidR="00CE73BA" w:rsidRPr="0053460B" w:rsidRDefault="00CE73BA" w:rsidP="00CE73BA">
      <w:pPr>
        <w:pStyle w:val="H2"/>
        <w:rPr>
          <w:rFonts w:ascii="Times New Roman" w:hAnsi="Times New Roman" w:cs="Times New Roman"/>
          <w:i/>
          <w:color w:val="000000" w:themeColor="text1"/>
          <w:sz w:val="22"/>
          <w:szCs w:val="22"/>
        </w:rPr>
      </w:pPr>
      <w:r w:rsidRPr="004828E6">
        <w:rPr>
          <w:rFonts w:ascii="Times New Roman" w:hAnsi="Times New Roman" w:cs="Times New Roman"/>
          <w:i/>
          <w:color w:val="000000" w:themeColor="text1"/>
          <w:sz w:val="22"/>
          <w:szCs w:val="22"/>
        </w:rPr>
        <w:t>If you intend to use this questionnaire for your project, please cite the publication</w:t>
      </w:r>
      <w:r w:rsidR="003240B6">
        <w:rPr>
          <w:rFonts w:ascii="Times New Roman" w:hAnsi="Times New Roman" w:cs="Times New Roman"/>
          <w:i/>
          <w:color w:val="000000" w:themeColor="text1"/>
          <w:sz w:val="22"/>
          <w:szCs w:val="22"/>
        </w:rPr>
        <w:t xml:space="preserve"> </w:t>
      </w:r>
      <w:r w:rsidR="003240B6">
        <w:rPr>
          <w:rFonts w:ascii="Times New Roman" w:hAnsi="Times New Roman" w:cs="Times New Roman"/>
          <w:i/>
          <w:color w:val="000000" w:themeColor="text1"/>
          <w:sz w:val="22"/>
          <w:szCs w:val="22"/>
        </w:rPr>
        <w:fldChar w:fldCharType="begin"/>
      </w:r>
      <w:r w:rsidR="003240B6">
        <w:rPr>
          <w:rFonts w:ascii="Times New Roman" w:hAnsi="Times New Roman" w:cs="Times New Roman"/>
          <w:i/>
          <w:color w:val="000000" w:themeColor="text1"/>
          <w:sz w:val="22"/>
          <w:szCs w:val="22"/>
        </w:rPr>
        <w:instrText xml:space="preserve"> ADDIN EN.CITE &lt;EndNote&gt;&lt;Cite&gt;&lt;Author&gt;Savoia&lt;/Author&gt;&lt;Year&gt;2021&lt;/Year&gt;&lt;RecNum&gt;5&lt;/RecNum&gt;&lt;DisplayText&gt;[1]&lt;/DisplayText&gt;&lt;record&gt;&lt;rec-number&gt;5&lt;/rec-number&gt;&lt;foreign-keys&gt;&lt;key app="EN" db-id="pdf0a2wdcz99e7edstop2vz4s2sfzpp22zw5" timestamp="1643223312"&gt;5&lt;/key&gt;&lt;/foreign-keys&gt;&lt;ref-type name="Journal Article"&gt;17&lt;/ref-type&gt;&lt;contributors&gt;&lt;authors&gt;&lt;author&gt;Savoia, Elena&lt;/author&gt;&lt;author&gt;Harriman, Nigel W.&lt;/author&gt;&lt;author&gt;Su, Max&lt;/author&gt;&lt;author&gt;Cote, Tyler&lt;/author&gt;&lt;author&gt;Shortland, Neil&lt;/author&gt;&lt;/authors&gt;&lt;/contributors&gt;&lt;titles&gt;&lt;title&gt;Adolescents’ Exposure to Online Risks: Gender Disparities and Vulnerabilities Related to Online Behaviors&lt;/title&gt;&lt;secondary-title&gt;International Journal of Environmental Research and Public Health&lt;/secondary-title&gt;&lt;/titles&gt;&lt;periodical&gt;&lt;full-title&gt;International Journal of Environmental Research and Public Health&lt;/full-title&gt;&lt;/periodical&gt;&lt;volume&gt;18&lt;/volume&gt;&lt;number&gt;11&lt;/number&gt;&lt;keywords&gt;&lt;keyword&gt;online safety&lt;/keyword&gt;&lt;keyword&gt;online risk&lt;/keyword&gt;&lt;keyword&gt;online behaviors&lt;/keyword&gt;&lt;keyword&gt;gender disparities&lt;/keyword&gt;&lt;keyword&gt;high school students&lt;/keyword&gt;&lt;keyword&gt;social media&lt;/keyword&gt;&lt;/keywords&gt;&lt;dates&gt;&lt;year&gt;2021&lt;/year&gt;&lt;/dates&gt;&lt;isbn&gt;1660-4601&lt;/isbn&gt;&lt;urls&gt;&lt;/urls&gt;&lt;electronic-resource-num&gt;10.3390/ijerph18115786&lt;/electronic-resource-num&gt;&lt;/record&gt;&lt;/Cite&gt;&lt;/EndNote&gt;</w:instrText>
      </w:r>
      <w:r w:rsidR="003240B6">
        <w:rPr>
          <w:rFonts w:ascii="Times New Roman" w:hAnsi="Times New Roman" w:cs="Times New Roman"/>
          <w:i/>
          <w:color w:val="000000" w:themeColor="text1"/>
          <w:sz w:val="22"/>
          <w:szCs w:val="22"/>
        </w:rPr>
        <w:fldChar w:fldCharType="separate"/>
      </w:r>
      <w:r w:rsidR="003240B6">
        <w:rPr>
          <w:rFonts w:ascii="Times New Roman" w:hAnsi="Times New Roman" w:cs="Times New Roman"/>
          <w:i/>
          <w:noProof/>
          <w:color w:val="000000" w:themeColor="text1"/>
          <w:sz w:val="22"/>
          <w:szCs w:val="22"/>
        </w:rPr>
        <w:t>[1]</w:t>
      </w:r>
      <w:r w:rsidR="003240B6">
        <w:rPr>
          <w:rFonts w:ascii="Times New Roman" w:hAnsi="Times New Roman" w:cs="Times New Roman"/>
          <w:i/>
          <w:color w:val="000000" w:themeColor="text1"/>
          <w:sz w:val="22"/>
          <w:szCs w:val="22"/>
        </w:rPr>
        <w:fldChar w:fldCharType="end"/>
      </w:r>
      <w:r w:rsidRPr="004828E6">
        <w:rPr>
          <w:rFonts w:ascii="Times New Roman" w:hAnsi="Times New Roman" w:cs="Times New Roman"/>
          <w:i/>
          <w:color w:val="000000" w:themeColor="text1"/>
          <w:sz w:val="22"/>
          <w:szCs w:val="22"/>
        </w:rPr>
        <w:t xml:space="preserve"> and inform the authors</w:t>
      </w:r>
      <w:r>
        <w:rPr>
          <w:rFonts w:ascii="Times New Roman" w:hAnsi="Times New Roman" w:cs="Times New Roman"/>
          <w:i/>
          <w:color w:val="000000" w:themeColor="text1"/>
          <w:sz w:val="22"/>
          <w:szCs w:val="22"/>
        </w:rPr>
        <w:t xml:space="preserve"> by</w:t>
      </w:r>
      <w:r w:rsidRPr="004828E6">
        <w:rPr>
          <w:rFonts w:ascii="Times New Roman" w:hAnsi="Times New Roman" w:cs="Times New Roman"/>
          <w:i/>
          <w:color w:val="000000" w:themeColor="text1"/>
          <w:sz w:val="22"/>
          <w:szCs w:val="22"/>
        </w:rPr>
        <w:t xml:space="preserve"> sending an e-mail to </w:t>
      </w:r>
      <w:hyperlink r:id="rId8" w:history="1">
        <w:r w:rsidRPr="004828E6">
          <w:rPr>
            <w:rStyle w:val="Hyperlink"/>
            <w:rFonts w:ascii="Times New Roman" w:hAnsi="Times New Roman" w:cs="Times New Roman"/>
            <w:i/>
            <w:sz w:val="22"/>
            <w:szCs w:val="22"/>
          </w:rPr>
          <w:t>preparedness@hsph.harvard.edu</w:t>
        </w:r>
      </w:hyperlink>
    </w:p>
    <w:p w14:paraId="4A7E09FD" w14:textId="77777777" w:rsidR="000927EC" w:rsidRPr="00D13FB1" w:rsidRDefault="000927EC" w:rsidP="000927EC">
      <w:pPr>
        <w:spacing w:after="0" w:line="240" w:lineRule="auto"/>
        <w:rPr>
          <w:rFonts w:ascii="Times New Roman" w:eastAsia="Times New Roman" w:hAnsi="Times New Roman" w:cs="Times New Roman"/>
        </w:rPr>
      </w:pPr>
    </w:p>
    <w:p w14:paraId="60521ABB" w14:textId="12692B49"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Select your grade</w:t>
      </w:r>
    </w:p>
    <w:p w14:paraId="67AE4AC9" w14:textId="77777777" w:rsidR="003D6696" w:rsidRPr="003D6696" w:rsidRDefault="003D6696" w:rsidP="003D6696">
      <w:pPr>
        <w:spacing w:after="0" w:line="240" w:lineRule="auto"/>
        <w:rPr>
          <w:rFonts w:ascii="Times New Roman" w:eastAsia="Times New Roman" w:hAnsi="Times New Roman" w:cs="Times New Roman"/>
          <w:b/>
          <w:bCs/>
        </w:rPr>
      </w:pPr>
    </w:p>
    <w:p w14:paraId="48D86062" w14:textId="77777777" w:rsidR="000927EC" w:rsidRPr="00D13FB1" w:rsidRDefault="000927EC" w:rsidP="000927EC">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8 </w:t>
      </w:r>
    </w:p>
    <w:p w14:paraId="2FF67162" w14:textId="77777777" w:rsidR="000927EC" w:rsidRPr="00D13FB1" w:rsidRDefault="000927EC" w:rsidP="000927EC">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9 </w:t>
      </w:r>
    </w:p>
    <w:p w14:paraId="1C689804" w14:textId="77777777" w:rsidR="000927EC" w:rsidRPr="00D13FB1" w:rsidRDefault="000927EC" w:rsidP="000927EC">
      <w:pPr>
        <w:spacing w:after="0" w:line="240" w:lineRule="auto"/>
        <w:rPr>
          <w:rFonts w:ascii="Times New Roman" w:eastAsia="Times New Roman" w:hAnsi="Times New Roman" w:cs="Times New Roman"/>
        </w:rPr>
      </w:pPr>
    </w:p>
    <w:p w14:paraId="739C9C01" w14:textId="652FD336"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What have most of your grades been up to now at this school?</w:t>
      </w:r>
    </w:p>
    <w:p w14:paraId="76C69D53" w14:textId="77777777" w:rsidR="003D6696" w:rsidRPr="003D6696" w:rsidRDefault="003D6696" w:rsidP="003D6696">
      <w:pPr>
        <w:spacing w:after="0" w:line="240" w:lineRule="auto"/>
        <w:rPr>
          <w:rFonts w:ascii="Times New Roman" w:eastAsia="Times New Roman" w:hAnsi="Times New Roman" w:cs="Times New Roman"/>
          <w:b/>
          <w:bCs/>
        </w:rPr>
      </w:pPr>
    </w:p>
    <w:p w14:paraId="5A19C84D" w14:textId="77777777" w:rsidR="000927EC" w:rsidRPr="00D13FB1" w:rsidRDefault="000927EC" w:rsidP="000927EC">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 </w:t>
      </w:r>
    </w:p>
    <w:p w14:paraId="2A260837" w14:textId="77777777" w:rsidR="000927EC" w:rsidRPr="00D13FB1" w:rsidRDefault="000927EC" w:rsidP="000927EC">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 B+ </w:t>
      </w:r>
    </w:p>
    <w:p w14:paraId="10160272" w14:textId="77777777" w:rsidR="000927EC" w:rsidRPr="00D13FB1" w:rsidRDefault="000927EC" w:rsidP="000927EC">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B </w:t>
      </w:r>
    </w:p>
    <w:p w14:paraId="3768886F" w14:textId="77777777" w:rsidR="000927EC" w:rsidRPr="00D13FB1" w:rsidRDefault="000927EC" w:rsidP="000927EC">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B-, C+ </w:t>
      </w:r>
    </w:p>
    <w:p w14:paraId="4046ECEE" w14:textId="77777777" w:rsidR="000927EC" w:rsidRPr="00D13FB1" w:rsidRDefault="000927EC" w:rsidP="000927EC">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C or Lower </w:t>
      </w:r>
    </w:p>
    <w:p w14:paraId="7BFC41CC" w14:textId="77777777" w:rsidR="000927EC" w:rsidRPr="00D13FB1" w:rsidRDefault="000927EC" w:rsidP="000927EC">
      <w:pPr>
        <w:spacing w:after="0" w:line="240" w:lineRule="auto"/>
        <w:rPr>
          <w:rFonts w:ascii="Times New Roman" w:eastAsia="Times New Roman" w:hAnsi="Times New Roman" w:cs="Times New Roman"/>
        </w:rPr>
      </w:pPr>
    </w:p>
    <w:p w14:paraId="17751910" w14:textId="58C59D14"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What is your age?</w:t>
      </w:r>
    </w:p>
    <w:p w14:paraId="3027F4EA" w14:textId="77777777" w:rsidR="003D6696" w:rsidRPr="003D6696" w:rsidRDefault="003D6696" w:rsidP="003D6696">
      <w:pPr>
        <w:spacing w:after="0" w:line="240" w:lineRule="auto"/>
        <w:rPr>
          <w:rFonts w:ascii="Times New Roman" w:eastAsia="Times New Roman" w:hAnsi="Times New Roman" w:cs="Times New Roman"/>
          <w:b/>
          <w:bCs/>
        </w:rPr>
      </w:pPr>
    </w:p>
    <w:p w14:paraId="024F284C" w14:textId="77777777" w:rsidR="000927EC" w:rsidRPr="00D13FB1" w:rsidRDefault="000927EC" w:rsidP="000927EC">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w:t>
      </w:r>
    </w:p>
    <w:p w14:paraId="31C9A8E7" w14:textId="77777777" w:rsidR="000927EC" w:rsidRPr="00D13FB1" w:rsidRDefault="000927EC" w:rsidP="000927EC">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3 </w:t>
      </w:r>
    </w:p>
    <w:p w14:paraId="20616FBA" w14:textId="77777777" w:rsidR="000927EC" w:rsidRPr="00D13FB1" w:rsidRDefault="000927EC" w:rsidP="000927EC">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4 </w:t>
      </w:r>
    </w:p>
    <w:p w14:paraId="5507F9D3" w14:textId="77777777" w:rsidR="000927EC" w:rsidRPr="00D13FB1" w:rsidRDefault="000927EC" w:rsidP="000927EC">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5 </w:t>
      </w:r>
    </w:p>
    <w:p w14:paraId="2E0809E4" w14:textId="77777777" w:rsidR="000927EC" w:rsidRPr="00D13FB1" w:rsidRDefault="000927EC" w:rsidP="000927EC">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6 </w:t>
      </w:r>
    </w:p>
    <w:p w14:paraId="05703B6F" w14:textId="77777777" w:rsidR="000927EC" w:rsidRPr="00D13FB1" w:rsidRDefault="000927EC" w:rsidP="000927EC">
      <w:pPr>
        <w:spacing w:after="0" w:line="240" w:lineRule="auto"/>
        <w:rPr>
          <w:rFonts w:ascii="Times New Roman" w:eastAsia="Times New Roman" w:hAnsi="Times New Roman" w:cs="Times New Roman"/>
        </w:rPr>
      </w:pPr>
    </w:p>
    <w:p w14:paraId="3DA4CF5E" w14:textId="5F13DD8A"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What gender do you identify with?</w:t>
      </w:r>
    </w:p>
    <w:p w14:paraId="1826EA86" w14:textId="77777777" w:rsidR="003D6696" w:rsidRPr="003D6696" w:rsidRDefault="003D6696" w:rsidP="003D6696">
      <w:pPr>
        <w:spacing w:after="0" w:line="240" w:lineRule="auto"/>
        <w:rPr>
          <w:rFonts w:ascii="Times New Roman" w:eastAsia="Times New Roman" w:hAnsi="Times New Roman" w:cs="Times New Roman"/>
          <w:b/>
          <w:bCs/>
        </w:rPr>
      </w:pPr>
    </w:p>
    <w:p w14:paraId="76B40BE8" w14:textId="77777777" w:rsidR="000927EC" w:rsidRPr="00D13FB1" w:rsidRDefault="000927EC" w:rsidP="000927EC">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Male </w:t>
      </w:r>
    </w:p>
    <w:p w14:paraId="7439BD69" w14:textId="77777777" w:rsidR="000927EC" w:rsidRPr="00D13FB1" w:rsidRDefault="000927EC" w:rsidP="000927EC">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Female </w:t>
      </w:r>
    </w:p>
    <w:p w14:paraId="66246858" w14:textId="77777777" w:rsidR="000927EC" w:rsidRPr="00D13FB1" w:rsidRDefault="000927EC" w:rsidP="000927EC">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Rather Not Say </w:t>
      </w:r>
    </w:p>
    <w:p w14:paraId="1DC3D3E8" w14:textId="77777777" w:rsidR="000927EC" w:rsidRPr="00D13FB1" w:rsidRDefault="000927EC" w:rsidP="000927EC">
      <w:pPr>
        <w:numPr>
          <w:ilvl w:val="0"/>
          <w:numId w:val="2"/>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Other. Please specify: ____________</w:t>
      </w:r>
    </w:p>
    <w:p w14:paraId="7CA5403F" w14:textId="77777777" w:rsidR="000927EC" w:rsidRPr="00D13FB1" w:rsidRDefault="000927EC" w:rsidP="000927EC">
      <w:pPr>
        <w:spacing w:after="0" w:line="240" w:lineRule="auto"/>
        <w:rPr>
          <w:rFonts w:ascii="Times New Roman" w:eastAsia="Times New Roman" w:hAnsi="Times New Roman" w:cs="Times New Roman"/>
        </w:rPr>
      </w:pPr>
    </w:p>
    <w:p w14:paraId="6A9EB056" w14:textId="0D4F127C"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 xml:space="preserve">What race/ethnicity do you consider yourself? Please select as many as you see fit: </w:t>
      </w:r>
    </w:p>
    <w:p w14:paraId="2D84E3C2" w14:textId="77777777" w:rsidR="008808F3" w:rsidRPr="008808F3" w:rsidRDefault="008808F3" w:rsidP="008808F3">
      <w:pPr>
        <w:spacing w:after="0" w:line="240" w:lineRule="auto"/>
        <w:rPr>
          <w:rFonts w:ascii="Times New Roman" w:eastAsia="Times New Roman" w:hAnsi="Times New Roman" w:cs="Times New Roman"/>
          <w:b/>
          <w:bCs/>
        </w:rPr>
      </w:pPr>
    </w:p>
    <w:p w14:paraId="64DFD265"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merican Indian or Alaska Native </w:t>
      </w:r>
    </w:p>
    <w:p w14:paraId="79974FE5"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rab </w:t>
      </w:r>
    </w:p>
    <w:p w14:paraId="3CE0F0EA"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frican American </w:t>
      </w:r>
    </w:p>
    <w:p w14:paraId="1C870A11"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ative Hawaiian or other Pacific Islander </w:t>
      </w:r>
    </w:p>
    <w:p w14:paraId="0399E57A"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on-Hispanic White </w:t>
      </w:r>
    </w:p>
    <w:p w14:paraId="42052EBF"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on-Hispanic Black </w:t>
      </w:r>
    </w:p>
    <w:p w14:paraId="5BDF1C6B"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sian </w:t>
      </w:r>
    </w:p>
    <w:p w14:paraId="19521635"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East Asian </w:t>
      </w:r>
    </w:p>
    <w:p w14:paraId="7D2AA0DA"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Central Asian </w:t>
      </w:r>
    </w:p>
    <w:p w14:paraId="6769D4D6"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Western Asian </w:t>
      </w:r>
    </w:p>
    <w:p w14:paraId="62170981"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outheast Asian </w:t>
      </w:r>
    </w:p>
    <w:p w14:paraId="28D48C0E"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outh Asian </w:t>
      </w:r>
    </w:p>
    <w:p w14:paraId="7D0DC807"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Haitian </w:t>
      </w:r>
    </w:p>
    <w:p w14:paraId="14BFB7AC"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lastRenderedPageBreak/>
        <w:t xml:space="preserve">Hispanic </w:t>
      </w:r>
    </w:p>
    <w:p w14:paraId="19F5F02B"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omali </w:t>
      </w:r>
    </w:p>
    <w:p w14:paraId="0B0B5B52"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Don't know </w:t>
      </w:r>
    </w:p>
    <w:p w14:paraId="4DBB0705"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Rather not say </w:t>
      </w:r>
    </w:p>
    <w:p w14:paraId="1B09276E" w14:textId="77777777" w:rsidR="000927EC" w:rsidRPr="00D13FB1" w:rsidRDefault="000927EC" w:rsidP="000927EC">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Other. Please specify: _____________ </w:t>
      </w:r>
    </w:p>
    <w:p w14:paraId="732C40C8" w14:textId="77777777" w:rsidR="00E35402" w:rsidRPr="00D13FB1" w:rsidRDefault="00E35402" w:rsidP="000927EC">
      <w:pPr>
        <w:spacing w:after="0" w:line="240" w:lineRule="auto"/>
        <w:rPr>
          <w:rFonts w:ascii="Times New Roman" w:eastAsia="Times New Roman" w:hAnsi="Times New Roman" w:cs="Times New Roman"/>
        </w:rPr>
      </w:pPr>
    </w:p>
    <w:p w14:paraId="72C7E270" w14:textId="6ED42DC1" w:rsidR="000927EC" w:rsidRPr="003D6696"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 xml:space="preserve">Which of the following social media tools do you use? </w:t>
      </w:r>
    </w:p>
    <w:tbl>
      <w:tblPr>
        <w:tblW w:w="9083" w:type="dxa"/>
        <w:tblInd w:w="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808"/>
        <w:gridCol w:w="5275"/>
      </w:tblGrid>
      <w:tr w:rsidR="000927EC" w:rsidRPr="00D13FB1" w14:paraId="7AA79850" w14:textId="77777777" w:rsidTr="00D13FB1">
        <w:trPr>
          <w:trHeight w:val="287"/>
        </w:trPr>
        <w:tc>
          <w:tcPr>
            <w:tcW w:w="3808" w:type="dxa"/>
          </w:tcPr>
          <w:p w14:paraId="7946E536"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Social Media Tool</w:t>
            </w:r>
            <w:r w:rsidRPr="00D13FB1">
              <w:rPr>
                <w:rFonts w:ascii="Times New Roman" w:eastAsia="Times New Roman" w:hAnsi="Times New Roman" w:cs="Times New Roman"/>
              </w:rPr>
              <w:tab/>
            </w:r>
          </w:p>
        </w:tc>
        <w:tc>
          <w:tcPr>
            <w:tcW w:w="5275" w:type="dxa"/>
          </w:tcPr>
          <w:p w14:paraId="2FD432A4"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How often do you use the social media tool?</w:t>
            </w:r>
          </w:p>
        </w:tc>
      </w:tr>
      <w:tr w:rsidR="000927EC" w:rsidRPr="00D13FB1" w14:paraId="2CED6C79" w14:textId="77777777" w:rsidTr="003B79F4">
        <w:tc>
          <w:tcPr>
            <w:tcW w:w="3808" w:type="dxa"/>
          </w:tcPr>
          <w:p w14:paraId="0A8B33FF"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Twitter</w:t>
            </w:r>
          </w:p>
        </w:tc>
        <w:tc>
          <w:tcPr>
            <w:tcW w:w="5275" w:type="dxa"/>
          </w:tcPr>
          <w:p w14:paraId="195665BA"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22894ADE"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0809E644"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7ED37A58"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1209724A"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0F723F27"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348F8A22" w14:textId="77777777" w:rsidTr="003B79F4">
        <w:tc>
          <w:tcPr>
            <w:tcW w:w="3808" w:type="dxa"/>
          </w:tcPr>
          <w:p w14:paraId="2B67255E"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Facebook</w:t>
            </w:r>
          </w:p>
        </w:tc>
        <w:tc>
          <w:tcPr>
            <w:tcW w:w="5275" w:type="dxa"/>
          </w:tcPr>
          <w:p w14:paraId="2F113E99"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439B36F1"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3497A0B4"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37FCFB79"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7F4821E0"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0D48952D"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27F5E944" w14:textId="77777777" w:rsidTr="003B79F4">
        <w:tc>
          <w:tcPr>
            <w:tcW w:w="3808" w:type="dxa"/>
          </w:tcPr>
          <w:p w14:paraId="01B30955"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Google+</w:t>
            </w:r>
          </w:p>
        </w:tc>
        <w:tc>
          <w:tcPr>
            <w:tcW w:w="5275" w:type="dxa"/>
          </w:tcPr>
          <w:p w14:paraId="4C79A039"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71049A33"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589C9228"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099FFDA6"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59D2791C"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7A7CFCA9"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0E5647A5" w14:textId="77777777" w:rsidTr="003B79F4">
        <w:tc>
          <w:tcPr>
            <w:tcW w:w="3808" w:type="dxa"/>
          </w:tcPr>
          <w:p w14:paraId="20029193"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LinkedIn</w:t>
            </w:r>
          </w:p>
        </w:tc>
        <w:tc>
          <w:tcPr>
            <w:tcW w:w="5275" w:type="dxa"/>
          </w:tcPr>
          <w:p w14:paraId="1D976CE7"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55398BBF"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1BB2F036"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3AB60895"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7474021C"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2181DF0A"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Never</w:t>
            </w:r>
          </w:p>
        </w:tc>
      </w:tr>
      <w:tr w:rsidR="000927EC" w:rsidRPr="00D13FB1" w14:paraId="35D22777" w14:textId="77777777" w:rsidTr="003B79F4">
        <w:tc>
          <w:tcPr>
            <w:tcW w:w="3808" w:type="dxa"/>
          </w:tcPr>
          <w:p w14:paraId="1F074395"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YouTube</w:t>
            </w:r>
          </w:p>
        </w:tc>
        <w:tc>
          <w:tcPr>
            <w:tcW w:w="5275" w:type="dxa"/>
          </w:tcPr>
          <w:p w14:paraId="74B87F45"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64F77998"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05009C0E"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036F84C7"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684588E7"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4EA1F21D"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16B8BC22" w14:textId="77777777" w:rsidTr="003B79F4">
        <w:tc>
          <w:tcPr>
            <w:tcW w:w="3808" w:type="dxa"/>
          </w:tcPr>
          <w:p w14:paraId="5A40CD68"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Salesforce Chatter</w:t>
            </w:r>
          </w:p>
        </w:tc>
        <w:tc>
          <w:tcPr>
            <w:tcW w:w="5275" w:type="dxa"/>
          </w:tcPr>
          <w:p w14:paraId="0314EC12"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54B1277C"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2B449BB0"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02157F0A"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0DB75CC8"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4E6F1656"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03C01D03" w14:textId="77777777" w:rsidTr="003B79F4">
        <w:tc>
          <w:tcPr>
            <w:tcW w:w="3808" w:type="dxa"/>
          </w:tcPr>
          <w:p w14:paraId="4816247D"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Skype</w:t>
            </w:r>
          </w:p>
        </w:tc>
        <w:tc>
          <w:tcPr>
            <w:tcW w:w="5275" w:type="dxa"/>
          </w:tcPr>
          <w:p w14:paraId="1482BBD6"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766CADD9"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42564502"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02A23C37"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24ECBF55"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2974DFF2"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2DDC96E5" w14:textId="77777777" w:rsidTr="003B79F4">
        <w:tc>
          <w:tcPr>
            <w:tcW w:w="3808" w:type="dxa"/>
          </w:tcPr>
          <w:p w14:paraId="7C25A440"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lastRenderedPageBreak/>
              <w:t>Tango</w:t>
            </w:r>
          </w:p>
        </w:tc>
        <w:tc>
          <w:tcPr>
            <w:tcW w:w="5275" w:type="dxa"/>
          </w:tcPr>
          <w:p w14:paraId="4B1B12E0"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68AFFD4E"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429582AF"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7CC35C3F"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6DB6D392"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19DF7D74"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468772FA" w14:textId="77777777" w:rsidTr="003B79F4">
        <w:tc>
          <w:tcPr>
            <w:tcW w:w="3808" w:type="dxa"/>
          </w:tcPr>
          <w:p w14:paraId="02959B2C" w14:textId="77777777" w:rsidR="000927EC" w:rsidRPr="00D13FB1" w:rsidRDefault="000927EC" w:rsidP="003B79F4">
            <w:pPr>
              <w:rPr>
                <w:rFonts w:ascii="Times New Roman" w:eastAsia="Times New Roman" w:hAnsi="Times New Roman" w:cs="Times New Roman"/>
              </w:rPr>
            </w:pPr>
            <w:proofErr w:type="spellStart"/>
            <w:r w:rsidRPr="00D13FB1">
              <w:rPr>
                <w:rFonts w:ascii="Times New Roman" w:eastAsia="Times New Roman" w:hAnsi="Times New Roman" w:cs="Times New Roman"/>
              </w:rPr>
              <w:t>MySpace</w:t>
            </w:r>
            <w:proofErr w:type="spellEnd"/>
          </w:p>
        </w:tc>
        <w:tc>
          <w:tcPr>
            <w:tcW w:w="5275" w:type="dxa"/>
          </w:tcPr>
          <w:p w14:paraId="406EA181"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6F36A662"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1E99EA40"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11BC5B6A"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020BB3E6"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16012F7C"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Never</w:t>
            </w:r>
          </w:p>
        </w:tc>
      </w:tr>
      <w:tr w:rsidR="000927EC" w:rsidRPr="00D13FB1" w14:paraId="48EE73E7" w14:textId="77777777" w:rsidTr="003B79F4">
        <w:tc>
          <w:tcPr>
            <w:tcW w:w="3808" w:type="dxa"/>
          </w:tcPr>
          <w:p w14:paraId="5552C3E0"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Digg</w:t>
            </w:r>
          </w:p>
        </w:tc>
        <w:tc>
          <w:tcPr>
            <w:tcW w:w="5275" w:type="dxa"/>
          </w:tcPr>
          <w:p w14:paraId="63314728"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7483C11D"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7D9471D6"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42E02C22"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2D09E4E7"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6F9F2F82"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0517101A" w14:textId="77777777" w:rsidTr="003B79F4">
        <w:tc>
          <w:tcPr>
            <w:tcW w:w="3808" w:type="dxa"/>
          </w:tcPr>
          <w:p w14:paraId="7EE1517C"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Flickr</w:t>
            </w:r>
          </w:p>
        </w:tc>
        <w:tc>
          <w:tcPr>
            <w:tcW w:w="5275" w:type="dxa"/>
          </w:tcPr>
          <w:p w14:paraId="250009D2"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0D8575DD"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54075814"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38CAEB55"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5BB2DD37"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77DD6FCD"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49106425" w14:textId="77777777" w:rsidTr="003B79F4">
        <w:tc>
          <w:tcPr>
            <w:tcW w:w="3808" w:type="dxa"/>
          </w:tcPr>
          <w:p w14:paraId="60D1560A"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Reddit</w:t>
            </w:r>
          </w:p>
        </w:tc>
        <w:tc>
          <w:tcPr>
            <w:tcW w:w="5275" w:type="dxa"/>
          </w:tcPr>
          <w:p w14:paraId="59DE97FF"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4B79EDB9"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1FA1B51D"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19ADEA63"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40058B11"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2FB4E05F"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305D0228" w14:textId="77777777" w:rsidTr="003B79F4">
        <w:tc>
          <w:tcPr>
            <w:tcW w:w="3808" w:type="dxa"/>
          </w:tcPr>
          <w:p w14:paraId="14DEABCC"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Instagram</w:t>
            </w:r>
          </w:p>
        </w:tc>
        <w:tc>
          <w:tcPr>
            <w:tcW w:w="5275" w:type="dxa"/>
          </w:tcPr>
          <w:p w14:paraId="3D71681B"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42B3BA16"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03F6B583"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2A9E1C10"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0EA75181"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43EE847A"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2962B1F4" w14:textId="77777777" w:rsidTr="000927EC">
        <w:trPr>
          <w:trHeight w:val="1813"/>
        </w:trPr>
        <w:tc>
          <w:tcPr>
            <w:tcW w:w="3808" w:type="dxa"/>
          </w:tcPr>
          <w:p w14:paraId="7B287718"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Pinterest</w:t>
            </w:r>
          </w:p>
          <w:p w14:paraId="5292A0B9" w14:textId="77777777" w:rsidR="000927EC" w:rsidRPr="00D13FB1" w:rsidRDefault="000927EC" w:rsidP="003B79F4">
            <w:pPr>
              <w:rPr>
                <w:rFonts w:ascii="Times New Roman" w:eastAsia="Times New Roman" w:hAnsi="Times New Roman" w:cs="Times New Roman"/>
              </w:rPr>
            </w:pPr>
          </w:p>
        </w:tc>
        <w:tc>
          <w:tcPr>
            <w:tcW w:w="5275" w:type="dxa"/>
          </w:tcPr>
          <w:p w14:paraId="5E2CB96A"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74D1FA09"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36722601"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5428BC38"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39C9919A"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04E391F2"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6FADE90F" w14:textId="77777777" w:rsidTr="003B79F4">
        <w:tc>
          <w:tcPr>
            <w:tcW w:w="3808" w:type="dxa"/>
          </w:tcPr>
          <w:p w14:paraId="4A51AA97"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Snapchat</w:t>
            </w:r>
          </w:p>
          <w:p w14:paraId="3A0A519A" w14:textId="77777777" w:rsidR="000927EC" w:rsidRPr="00D13FB1" w:rsidRDefault="000927EC" w:rsidP="003B79F4">
            <w:pPr>
              <w:rPr>
                <w:rFonts w:ascii="Times New Roman" w:eastAsia="Times New Roman" w:hAnsi="Times New Roman" w:cs="Times New Roman"/>
              </w:rPr>
            </w:pPr>
          </w:p>
          <w:p w14:paraId="38E94641" w14:textId="77777777" w:rsidR="000927EC" w:rsidRPr="00D13FB1" w:rsidRDefault="000927EC" w:rsidP="003B79F4">
            <w:pPr>
              <w:rPr>
                <w:rFonts w:ascii="Times New Roman" w:eastAsia="Times New Roman" w:hAnsi="Times New Roman" w:cs="Times New Roman"/>
              </w:rPr>
            </w:pPr>
          </w:p>
          <w:p w14:paraId="68390620" w14:textId="77777777" w:rsidR="000927EC" w:rsidRPr="00D13FB1" w:rsidRDefault="000927EC" w:rsidP="003B79F4">
            <w:pPr>
              <w:rPr>
                <w:rFonts w:ascii="Times New Roman" w:eastAsia="Times New Roman" w:hAnsi="Times New Roman" w:cs="Times New Roman"/>
              </w:rPr>
            </w:pPr>
          </w:p>
        </w:tc>
        <w:tc>
          <w:tcPr>
            <w:tcW w:w="5275" w:type="dxa"/>
          </w:tcPr>
          <w:p w14:paraId="6EACE3A5"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79A631F7"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77D7C8D6"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2C40C08A"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4B273F48"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3BB37C22"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r w:rsidR="000927EC" w:rsidRPr="00D13FB1" w14:paraId="3A0435D8" w14:textId="77777777" w:rsidTr="003B79F4">
        <w:tc>
          <w:tcPr>
            <w:tcW w:w="3808" w:type="dxa"/>
          </w:tcPr>
          <w:p w14:paraId="1C19A92F" w14:textId="0B2BA9D4"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lastRenderedPageBreak/>
              <w:t>I use other social media tool(s)</w:t>
            </w:r>
          </w:p>
          <w:p w14:paraId="781C2D83" w14:textId="0A71B1D2"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Please enter the name below:</w:t>
            </w:r>
          </w:p>
          <w:p w14:paraId="6C0AFAA4" w14:textId="77777777" w:rsidR="000927EC" w:rsidRPr="00D13FB1" w:rsidRDefault="000927EC" w:rsidP="003B79F4">
            <w:pPr>
              <w:rPr>
                <w:rFonts w:ascii="Times New Roman" w:eastAsia="Times New Roman" w:hAnsi="Times New Roman" w:cs="Times New Roman"/>
              </w:rPr>
            </w:pPr>
            <w:r w:rsidRPr="00D13FB1">
              <w:rPr>
                <w:rFonts w:ascii="Times New Roman" w:eastAsia="Times New Roman" w:hAnsi="Times New Roman" w:cs="Times New Roman"/>
              </w:rPr>
              <w:t>_____________________________</w:t>
            </w:r>
          </w:p>
        </w:tc>
        <w:tc>
          <w:tcPr>
            <w:tcW w:w="5275" w:type="dxa"/>
          </w:tcPr>
          <w:p w14:paraId="7C3E4FC0"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the time </w:t>
            </w:r>
          </w:p>
          <w:p w14:paraId="7D86616C"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a day </w:t>
            </w:r>
          </w:p>
          <w:p w14:paraId="275462FF"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1-2 times per day </w:t>
            </w:r>
          </w:p>
          <w:p w14:paraId="6B66A6BA"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week </w:t>
            </w:r>
          </w:p>
          <w:p w14:paraId="5C172275"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everal times per month </w:t>
            </w:r>
          </w:p>
          <w:p w14:paraId="7E91CA20" w14:textId="77777777" w:rsidR="000927EC" w:rsidRPr="00D13FB1" w:rsidRDefault="000927EC" w:rsidP="000927EC">
            <w:pPr>
              <w:numPr>
                <w:ilvl w:val="0"/>
                <w:numId w:val="5"/>
              </w:numPr>
              <w:pBdr>
                <w:top w:val="nil"/>
                <w:left w:val="nil"/>
                <w:bottom w:val="nil"/>
                <w:right w:val="nil"/>
                <w:between w:val="nil"/>
              </w:pBdr>
              <w:spacing w:after="0" w:line="240" w:lineRule="auto"/>
              <w:ind w:left="395"/>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tc>
      </w:tr>
    </w:tbl>
    <w:p w14:paraId="31679AD0" w14:textId="77777777" w:rsidR="00E35402" w:rsidRDefault="00E35402" w:rsidP="000927EC">
      <w:pPr>
        <w:spacing w:after="0" w:line="240" w:lineRule="auto"/>
        <w:rPr>
          <w:rFonts w:ascii="Times New Roman" w:eastAsia="Times New Roman" w:hAnsi="Times New Roman" w:cs="Times New Roman"/>
        </w:rPr>
      </w:pPr>
    </w:p>
    <w:p w14:paraId="7C80A9A9" w14:textId="0168B53C"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 xml:space="preserve">Do you use private messaging apps? Check all that apply </w:t>
      </w:r>
    </w:p>
    <w:p w14:paraId="28FD7FC3" w14:textId="77777777" w:rsidR="003D6696" w:rsidRPr="003D6696" w:rsidRDefault="003D6696" w:rsidP="003D6696">
      <w:pPr>
        <w:spacing w:after="0" w:line="240" w:lineRule="auto"/>
        <w:rPr>
          <w:rFonts w:ascii="Times New Roman" w:eastAsia="Times New Roman" w:hAnsi="Times New Roman" w:cs="Times New Roman"/>
          <w:b/>
          <w:bCs/>
        </w:rPr>
      </w:pPr>
    </w:p>
    <w:p w14:paraId="6EF9B7FF" w14:textId="77777777" w:rsidR="000927EC" w:rsidRPr="00D13FB1" w:rsidRDefault="000927EC" w:rsidP="000927EC">
      <w:pPr>
        <w:numPr>
          <w:ilvl w:val="0"/>
          <w:numId w:val="6"/>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WhatsApp </w:t>
      </w:r>
    </w:p>
    <w:p w14:paraId="7D14985C" w14:textId="77777777" w:rsidR="000927EC" w:rsidRPr="00D13FB1" w:rsidRDefault="000927EC" w:rsidP="000927EC">
      <w:pPr>
        <w:numPr>
          <w:ilvl w:val="0"/>
          <w:numId w:val="6"/>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Kik </w:t>
      </w:r>
    </w:p>
    <w:p w14:paraId="1A2602D3" w14:textId="77777777" w:rsidR="000927EC" w:rsidRPr="00D13FB1" w:rsidRDefault="000927EC" w:rsidP="000927EC">
      <w:pPr>
        <w:numPr>
          <w:ilvl w:val="0"/>
          <w:numId w:val="6"/>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Telegram </w:t>
      </w:r>
    </w:p>
    <w:p w14:paraId="3F4726CE" w14:textId="77777777" w:rsidR="000927EC" w:rsidRPr="00D13FB1" w:rsidRDefault="000927EC" w:rsidP="000927EC">
      <w:pPr>
        <w:numPr>
          <w:ilvl w:val="0"/>
          <w:numId w:val="6"/>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I do not use private messaging apps </w:t>
      </w:r>
    </w:p>
    <w:p w14:paraId="27A8719F" w14:textId="77777777" w:rsidR="000927EC" w:rsidRPr="00D13FB1" w:rsidRDefault="000927EC" w:rsidP="000927EC">
      <w:pPr>
        <w:numPr>
          <w:ilvl w:val="0"/>
          <w:numId w:val="6"/>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Other. Please specify: _____________</w:t>
      </w:r>
    </w:p>
    <w:p w14:paraId="041BB0DD" w14:textId="77777777" w:rsidR="000927EC" w:rsidRPr="00D13FB1" w:rsidRDefault="000927EC" w:rsidP="000927EC">
      <w:pPr>
        <w:spacing w:after="0" w:line="240" w:lineRule="auto"/>
        <w:rPr>
          <w:rFonts w:ascii="Times New Roman" w:eastAsia="Times New Roman" w:hAnsi="Times New Roman" w:cs="Times New Roman"/>
        </w:rPr>
      </w:pPr>
    </w:p>
    <w:p w14:paraId="355CC86E" w14:textId="0CAF1B15"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 xml:space="preserve">Do you use private messaging apps more than texting? </w:t>
      </w:r>
    </w:p>
    <w:p w14:paraId="34AEB358" w14:textId="77777777" w:rsidR="003D6696" w:rsidRPr="003D6696" w:rsidRDefault="003D6696" w:rsidP="003D6696">
      <w:pPr>
        <w:spacing w:after="0" w:line="240" w:lineRule="auto"/>
        <w:rPr>
          <w:rFonts w:ascii="Times New Roman" w:eastAsia="Times New Roman" w:hAnsi="Times New Roman" w:cs="Times New Roman"/>
          <w:b/>
          <w:bCs/>
        </w:rPr>
      </w:pPr>
    </w:p>
    <w:p w14:paraId="4381FC00"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Yes </w:t>
      </w:r>
    </w:p>
    <w:p w14:paraId="6CAD763F"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o </w:t>
      </w:r>
    </w:p>
    <w:p w14:paraId="559E3E74"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ot sure </w:t>
      </w:r>
    </w:p>
    <w:p w14:paraId="32CED3D0" w14:textId="77777777" w:rsidR="000927EC" w:rsidRPr="00D13FB1" w:rsidRDefault="000927EC" w:rsidP="000927EC">
      <w:pPr>
        <w:spacing w:after="0" w:line="240" w:lineRule="auto"/>
        <w:rPr>
          <w:rFonts w:ascii="Times New Roman" w:eastAsia="Times New Roman" w:hAnsi="Times New Roman" w:cs="Times New Roman"/>
        </w:rPr>
      </w:pPr>
    </w:p>
    <w:p w14:paraId="43A0AD13" w14:textId="31A6FA0D"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 xml:space="preserve">Think of your social media account that has the most connections. Below, please choose the answer that best shows how many connections on this account you know and have met in person. </w:t>
      </w:r>
    </w:p>
    <w:p w14:paraId="6DD39F29" w14:textId="77777777" w:rsidR="003D6696" w:rsidRPr="003D6696" w:rsidRDefault="003D6696" w:rsidP="003D6696">
      <w:pPr>
        <w:spacing w:after="0" w:line="240" w:lineRule="auto"/>
        <w:rPr>
          <w:rFonts w:ascii="Times New Roman" w:eastAsia="Times New Roman" w:hAnsi="Times New Roman" w:cs="Times New Roman"/>
          <w:b/>
          <w:bCs/>
        </w:rPr>
      </w:pPr>
    </w:p>
    <w:p w14:paraId="061C9BEE"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ome of them </w:t>
      </w:r>
    </w:p>
    <w:p w14:paraId="1296ADC4"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Most of them </w:t>
      </w:r>
    </w:p>
    <w:p w14:paraId="3994E370"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ll of them </w:t>
      </w:r>
    </w:p>
    <w:p w14:paraId="1FE6121C"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I am not sure how many</w:t>
      </w:r>
    </w:p>
    <w:p w14:paraId="58518E84"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I don't have a social media account </w:t>
      </w:r>
    </w:p>
    <w:p w14:paraId="4BD54FB2" w14:textId="77777777" w:rsidR="000927EC" w:rsidRPr="00D13FB1" w:rsidRDefault="000927EC" w:rsidP="000927EC">
      <w:pPr>
        <w:spacing w:after="0" w:line="240" w:lineRule="auto"/>
        <w:rPr>
          <w:rFonts w:ascii="Times New Roman" w:eastAsia="Times New Roman" w:hAnsi="Times New Roman" w:cs="Times New Roman"/>
        </w:rPr>
      </w:pPr>
    </w:p>
    <w:p w14:paraId="515F2F2A" w14:textId="5D0A3448"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 xml:space="preserve">Do you ever chat/ communicate with friends or individuals on social media whom you don’t know (have never met in person)? </w:t>
      </w:r>
    </w:p>
    <w:p w14:paraId="6B848C6A" w14:textId="77777777" w:rsidR="003D6696" w:rsidRPr="003D6696" w:rsidRDefault="003D6696" w:rsidP="003D6696">
      <w:pPr>
        <w:spacing w:after="0" w:line="240" w:lineRule="auto"/>
        <w:rPr>
          <w:rFonts w:ascii="Times New Roman" w:eastAsia="Times New Roman" w:hAnsi="Times New Roman" w:cs="Times New Roman"/>
          <w:b/>
          <w:bCs/>
        </w:rPr>
      </w:pPr>
    </w:p>
    <w:p w14:paraId="4BA12D62"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Never</w:t>
      </w:r>
    </w:p>
    <w:p w14:paraId="0156DB40"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I did it a few times</w:t>
      </w:r>
    </w:p>
    <w:p w14:paraId="7C25E722"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ometimes </w:t>
      </w:r>
    </w:p>
    <w:p w14:paraId="55210F18"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Often </w:t>
      </w:r>
    </w:p>
    <w:p w14:paraId="704CE7F4"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I don't have a social media account</w:t>
      </w:r>
    </w:p>
    <w:p w14:paraId="516B6C7B" w14:textId="77777777" w:rsidR="000927EC" w:rsidRPr="00D13FB1" w:rsidRDefault="000927EC" w:rsidP="000927EC">
      <w:pPr>
        <w:spacing w:after="0" w:line="240" w:lineRule="auto"/>
        <w:rPr>
          <w:rFonts w:ascii="Times New Roman" w:eastAsia="Times New Roman" w:hAnsi="Times New Roman" w:cs="Times New Roman"/>
        </w:rPr>
      </w:pPr>
    </w:p>
    <w:p w14:paraId="212D99CE" w14:textId="1A27A0A2"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 xml:space="preserve">To the best of your knowledge, do your friends chat/ communicate with individuals on social media whom they don’t know (have never met in person)? </w:t>
      </w:r>
    </w:p>
    <w:p w14:paraId="7D4A23B1" w14:textId="77777777" w:rsidR="003D6696" w:rsidRPr="003D6696" w:rsidRDefault="003D6696" w:rsidP="003D6696">
      <w:pPr>
        <w:spacing w:after="0" w:line="240" w:lineRule="auto"/>
        <w:rPr>
          <w:rFonts w:ascii="Times New Roman" w:eastAsia="Times New Roman" w:hAnsi="Times New Roman" w:cs="Times New Roman"/>
          <w:b/>
          <w:bCs/>
        </w:rPr>
      </w:pPr>
    </w:p>
    <w:p w14:paraId="6D72359F"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p w14:paraId="51800108"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Sometimes</w:t>
      </w:r>
    </w:p>
    <w:p w14:paraId="36B47BE1"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Often </w:t>
      </w:r>
    </w:p>
    <w:p w14:paraId="450136C3"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I don't know </w:t>
      </w:r>
    </w:p>
    <w:p w14:paraId="5A9EB061" w14:textId="69CE09FF" w:rsidR="000927EC" w:rsidRDefault="000927EC" w:rsidP="000927EC">
      <w:pPr>
        <w:spacing w:after="0" w:line="240" w:lineRule="auto"/>
        <w:rPr>
          <w:rFonts w:ascii="Times New Roman" w:eastAsia="Times New Roman" w:hAnsi="Times New Roman" w:cs="Times New Roman"/>
        </w:rPr>
      </w:pPr>
    </w:p>
    <w:p w14:paraId="20626DFB" w14:textId="5ADD64FF" w:rsidR="008A3A43" w:rsidRDefault="008A3A43" w:rsidP="000927EC">
      <w:pPr>
        <w:spacing w:after="0" w:line="240" w:lineRule="auto"/>
        <w:rPr>
          <w:rFonts w:ascii="Times New Roman" w:eastAsia="Times New Roman" w:hAnsi="Times New Roman" w:cs="Times New Roman"/>
        </w:rPr>
      </w:pPr>
    </w:p>
    <w:p w14:paraId="7A785E7A" w14:textId="77777777" w:rsidR="003D6696" w:rsidRPr="00D13FB1" w:rsidRDefault="003D6696" w:rsidP="000927EC">
      <w:pPr>
        <w:spacing w:after="0" w:line="240" w:lineRule="auto"/>
        <w:rPr>
          <w:rFonts w:ascii="Times New Roman" w:eastAsia="Times New Roman" w:hAnsi="Times New Roman" w:cs="Times New Roman"/>
        </w:rPr>
      </w:pPr>
    </w:p>
    <w:p w14:paraId="14E15567" w14:textId="76CD7856"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lastRenderedPageBreak/>
        <w:t>When you post on social media, how often do you mention or tag the town you live in, your school’s name, your location, or other personal information?</w:t>
      </w:r>
    </w:p>
    <w:p w14:paraId="438E6B8F" w14:textId="77777777" w:rsidR="003D6696" w:rsidRPr="003D6696" w:rsidRDefault="003D6696" w:rsidP="003D6696">
      <w:pPr>
        <w:spacing w:after="0" w:line="240" w:lineRule="auto"/>
        <w:rPr>
          <w:rFonts w:ascii="Times New Roman" w:eastAsia="Times New Roman" w:hAnsi="Times New Roman" w:cs="Times New Roman"/>
          <w:b/>
          <w:bCs/>
        </w:rPr>
      </w:pPr>
    </w:p>
    <w:p w14:paraId="239613EE"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p w14:paraId="4F875E30"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ometimes </w:t>
      </w:r>
    </w:p>
    <w:p w14:paraId="17353148"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Often </w:t>
      </w:r>
    </w:p>
    <w:p w14:paraId="6EB04276"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I don’t have a social media account </w:t>
      </w:r>
    </w:p>
    <w:p w14:paraId="7AF2A89E" w14:textId="77777777" w:rsidR="000927EC" w:rsidRPr="00D13FB1" w:rsidRDefault="000927EC" w:rsidP="000927EC">
      <w:pPr>
        <w:spacing w:after="0" w:line="240" w:lineRule="auto"/>
        <w:rPr>
          <w:rFonts w:ascii="Times New Roman" w:eastAsia="Times New Roman" w:hAnsi="Times New Roman" w:cs="Times New Roman"/>
        </w:rPr>
      </w:pPr>
    </w:p>
    <w:p w14:paraId="4A3BAA10" w14:textId="5E7AD89D"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Do you play with multiplayer gaming systems? (</w:t>
      </w:r>
      <w:proofErr w:type="spellStart"/>
      <w:r w:rsidRPr="003D6696">
        <w:rPr>
          <w:rFonts w:ascii="Times New Roman" w:eastAsia="Times New Roman" w:hAnsi="Times New Roman" w:cs="Times New Roman"/>
          <w:b/>
          <w:bCs/>
        </w:rPr>
        <w:t>XBox</w:t>
      </w:r>
      <w:proofErr w:type="spellEnd"/>
      <w:r w:rsidRPr="003D6696">
        <w:rPr>
          <w:rFonts w:ascii="Times New Roman" w:eastAsia="Times New Roman" w:hAnsi="Times New Roman" w:cs="Times New Roman"/>
          <w:b/>
          <w:bCs/>
        </w:rPr>
        <w:t xml:space="preserve">, </w:t>
      </w:r>
      <w:proofErr w:type="spellStart"/>
      <w:r w:rsidRPr="003D6696">
        <w:rPr>
          <w:rFonts w:ascii="Times New Roman" w:eastAsia="Times New Roman" w:hAnsi="Times New Roman" w:cs="Times New Roman"/>
          <w:b/>
          <w:bCs/>
        </w:rPr>
        <w:t>Playstation</w:t>
      </w:r>
      <w:proofErr w:type="spellEnd"/>
      <w:r w:rsidRPr="003D6696">
        <w:rPr>
          <w:rFonts w:ascii="Times New Roman" w:eastAsia="Times New Roman" w:hAnsi="Times New Roman" w:cs="Times New Roman"/>
          <w:b/>
          <w:bCs/>
        </w:rPr>
        <w:t xml:space="preserve">, PC gaming, etc.) </w:t>
      </w:r>
    </w:p>
    <w:p w14:paraId="29D4E829" w14:textId="77777777" w:rsidR="003D6696" w:rsidRPr="003D6696" w:rsidRDefault="003D6696" w:rsidP="003D6696">
      <w:pPr>
        <w:spacing w:after="0" w:line="240" w:lineRule="auto"/>
        <w:rPr>
          <w:rFonts w:ascii="Times New Roman" w:eastAsia="Times New Roman" w:hAnsi="Times New Roman" w:cs="Times New Roman"/>
          <w:b/>
          <w:bCs/>
        </w:rPr>
      </w:pPr>
    </w:p>
    <w:p w14:paraId="6DF7FA9B"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Never</w:t>
      </w:r>
    </w:p>
    <w:p w14:paraId="5D56017F"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Sometimes</w:t>
      </w:r>
    </w:p>
    <w:p w14:paraId="47844246"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Often </w:t>
      </w:r>
    </w:p>
    <w:p w14:paraId="2F83205C" w14:textId="77777777" w:rsidR="00E35402" w:rsidRDefault="00E35402" w:rsidP="000927EC">
      <w:pPr>
        <w:spacing w:after="0" w:line="240" w:lineRule="auto"/>
        <w:rPr>
          <w:rFonts w:ascii="Times New Roman" w:eastAsia="Times New Roman" w:hAnsi="Times New Roman" w:cs="Times New Roman"/>
        </w:rPr>
      </w:pPr>
    </w:p>
    <w:p w14:paraId="325B5575" w14:textId="72BB55A1"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Do you ever chat/ communicate with players while gaming that you don’t know?</w:t>
      </w:r>
    </w:p>
    <w:p w14:paraId="17D0E419" w14:textId="77777777" w:rsidR="003D6696" w:rsidRPr="003D6696" w:rsidRDefault="003D6696" w:rsidP="003D6696">
      <w:pPr>
        <w:spacing w:after="0" w:line="240" w:lineRule="auto"/>
        <w:rPr>
          <w:rFonts w:ascii="Times New Roman" w:eastAsia="Times New Roman" w:hAnsi="Times New Roman" w:cs="Times New Roman"/>
          <w:b/>
          <w:bCs/>
        </w:rPr>
      </w:pPr>
    </w:p>
    <w:p w14:paraId="74EA3687"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ever </w:t>
      </w:r>
    </w:p>
    <w:p w14:paraId="583ACEC1"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ometimes </w:t>
      </w:r>
    </w:p>
    <w:p w14:paraId="631AA9BD"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Often </w:t>
      </w:r>
    </w:p>
    <w:p w14:paraId="10EE9985"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I do not play video games </w:t>
      </w:r>
    </w:p>
    <w:p w14:paraId="2C843F56" w14:textId="77777777" w:rsidR="000927EC" w:rsidRPr="00D13FB1" w:rsidRDefault="000927EC" w:rsidP="000927EC">
      <w:pPr>
        <w:spacing w:after="0" w:line="240" w:lineRule="auto"/>
        <w:rPr>
          <w:rFonts w:ascii="Times New Roman" w:eastAsia="Times New Roman" w:hAnsi="Times New Roman" w:cs="Times New Roman"/>
        </w:rPr>
      </w:pPr>
    </w:p>
    <w:p w14:paraId="687E8CAC" w14:textId="548C8585"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 xml:space="preserve">Has anyone ever talked to you about online safety? </w:t>
      </w:r>
    </w:p>
    <w:p w14:paraId="2DEB1F4D" w14:textId="77777777" w:rsidR="003D6696" w:rsidRPr="003D6696" w:rsidRDefault="003D6696" w:rsidP="003D6696">
      <w:pPr>
        <w:spacing w:after="0" w:line="240" w:lineRule="auto"/>
        <w:rPr>
          <w:rFonts w:ascii="Times New Roman" w:eastAsia="Times New Roman" w:hAnsi="Times New Roman" w:cs="Times New Roman"/>
          <w:b/>
          <w:bCs/>
        </w:rPr>
      </w:pPr>
    </w:p>
    <w:p w14:paraId="59E798CB"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Never</w:t>
      </w:r>
    </w:p>
    <w:p w14:paraId="24DD9CAF"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Sometimes</w:t>
      </w:r>
    </w:p>
    <w:p w14:paraId="64D09F7E" w14:textId="77777777" w:rsidR="000927EC" w:rsidRPr="00D13FB1" w:rsidRDefault="000927EC" w:rsidP="000927EC">
      <w:pPr>
        <w:numPr>
          <w:ilvl w:val="0"/>
          <w:numId w:val="7"/>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Often </w:t>
      </w:r>
    </w:p>
    <w:p w14:paraId="32838E46" w14:textId="77777777" w:rsidR="000927EC" w:rsidRPr="00D13FB1" w:rsidRDefault="000927EC" w:rsidP="000927EC">
      <w:pPr>
        <w:spacing w:after="0" w:line="240" w:lineRule="auto"/>
        <w:rPr>
          <w:rFonts w:ascii="Times New Roman" w:eastAsia="Times New Roman" w:hAnsi="Times New Roman" w:cs="Times New Roman"/>
        </w:rPr>
      </w:pPr>
    </w:p>
    <w:p w14:paraId="7BF5E3AD" w14:textId="0AA689D2"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Have you ever experienced any of the following situations online? Select all that apply. </w:t>
      </w:r>
    </w:p>
    <w:p w14:paraId="3201F975" w14:textId="77777777" w:rsidR="003D6696" w:rsidRPr="003D6696" w:rsidRDefault="003D6696" w:rsidP="003D6696">
      <w:pPr>
        <w:spacing w:after="0" w:line="240" w:lineRule="auto"/>
        <w:rPr>
          <w:rFonts w:ascii="Times New Roman" w:eastAsia="Times New Roman" w:hAnsi="Times New Roman" w:cs="Times New Roman"/>
          <w:b/>
          <w:bCs/>
        </w:rPr>
      </w:pPr>
    </w:p>
    <w:p w14:paraId="232C524B" w14:textId="77777777" w:rsidR="000927EC" w:rsidRPr="00D13FB1" w:rsidRDefault="000927EC" w:rsidP="000927EC">
      <w:pPr>
        <w:numPr>
          <w:ilvl w:val="0"/>
          <w:numId w:val="8"/>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Bullying or harassment by friends or acquaintances </w:t>
      </w:r>
    </w:p>
    <w:p w14:paraId="765DD731" w14:textId="77777777" w:rsidR="000927EC" w:rsidRPr="00D13FB1" w:rsidRDefault="000927EC" w:rsidP="000927EC">
      <w:pPr>
        <w:numPr>
          <w:ilvl w:val="0"/>
          <w:numId w:val="8"/>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Getting involved in unwanted conversations in a chat room, social networking site or on e-mail </w:t>
      </w:r>
    </w:p>
    <w:p w14:paraId="09156BBD" w14:textId="77777777" w:rsidR="000927EC" w:rsidRPr="00D13FB1" w:rsidRDefault="000927EC" w:rsidP="000927EC">
      <w:pPr>
        <w:numPr>
          <w:ilvl w:val="0"/>
          <w:numId w:val="8"/>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Coming across sexual images or content </w:t>
      </w:r>
    </w:p>
    <w:p w14:paraId="15D2EBBC" w14:textId="77777777" w:rsidR="000927EC" w:rsidRPr="00D13FB1" w:rsidRDefault="000927EC" w:rsidP="000927EC">
      <w:pPr>
        <w:numPr>
          <w:ilvl w:val="0"/>
          <w:numId w:val="8"/>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Coming across images of violence </w:t>
      </w:r>
    </w:p>
    <w:p w14:paraId="57AA3601" w14:textId="77777777" w:rsidR="000927EC" w:rsidRPr="00D13FB1" w:rsidRDefault="000927EC" w:rsidP="000927EC">
      <w:pPr>
        <w:numPr>
          <w:ilvl w:val="0"/>
          <w:numId w:val="8"/>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omeone trying to sell me drugs or alcohol </w:t>
      </w:r>
    </w:p>
    <w:p w14:paraId="37E6B2BC" w14:textId="77777777" w:rsidR="000927EC" w:rsidRPr="00D13FB1" w:rsidRDefault="000927EC" w:rsidP="000927EC">
      <w:pPr>
        <w:numPr>
          <w:ilvl w:val="0"/>
          <w:numId w:val="8"/>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Someone using my photos in an inappropriate way </w:t>
      </w:r>
    </w:p>
    <w:p w14:paraId="28639F21" w14:textId="77777777" w:rsidR="000927EC" w:rsidRPr="00D13FB1" w:rsidRDefault="000927EC" w:rsidP="000927EC">
      <w:pPr>
        <w:numPr>
          <w:ilvl w:val="0"/>
          <w:numId w:val="8"/>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A stranger trying to meet with me </w:t>
      </w:r>
    </w:p>
    <w:p w14:paraId="10DC7DBF" w14:textId="77777777" w:rsidR="000927EC" w:rsidRPr="00D13FB1" w:rsidRDefault="000927EC" w:rsidP="000927EC">
      <w:pPr>
        <w:numPr>
          <w:ilvl w:val="0"/>
          <w:numId w:val="8"/>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Coming across hate groups trying to convince me of their views </w:t>
      </w:r>
    </w:p>
    <w:p w14:paraId="75D0CA2C" w14:textId="77777777" w:rsidR="000927EC" w:rsidRPr="00D13FB1" w:rsidRDefault="000927EC" w:rsidP="000927EC">
      <w:pPr>
        <w:numPr>
          <w:ilvl w:val="0"/>
          <w:numId w:val="8"/>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one of these has happened to me </w:t>
      </w:r>
    </w:p>
    <w:p w14:paraId="65E8E641" w14:textId="77777777" w:rsidR="000927EC" w:rsidRPr="00D13FB1" w:rsidRDefault="000927EC" w:rsidP="000927EC">
      <w:pPr>
        <w:numPr>
          <w:ilvl w:val="0"/>
          <w:numId w:val="8"/>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Other. Please describe: _____________ </w:t>
      </w:r>
    </w:p>
    <w:p w14:paraId="32D63796" w14:textId="77777777" w:rsidR="000927EC" w:rsidRPr="00D13FB1" w:rsidRDefault="000927EC" w:rsidP="000927EC">
      <w:pPr>
        <w:spacing w:after="0" w:line="240" w:lineRule="auto"/>
        <w:rPr>
          <w:rFonts w:ascii="Times New Roman" w:eastAsia="Times New Roman" w:hAnsi="Times New Roman" w:cs="Times New Roman"/>
        </w:rPr>
      </w:pPr>
    </w:p>
    <w:p w14:paraId="5F1F4584" w14:textId="2CE0BD2D"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Do you feel you have a trusted adult to ask for help with the situations in the previous questions? </w:t>
      </w:r>
    </w:p>
    <w:p w14:paraId="44C62E74" w14:textId="77777777" w:rsidR="003D6696" w:rsidRPr="003D6696" w:rsidRDefault="003D6696" w:rsidP="003D6696">
      <w:pPr>
        <w:spacing w:after="0" w:line="240" w:lineRule="auto"/>
        <w:rPr>
          <w:rFonts w:ascii="Times New Roman" w:eastAsia="Times New Roman" w:hAnsi="Times New Roman" w:cs="Times New Roman"/>
          <w:b/>
          <w:bCs/>
        </w:rPr>
      </w:pPr>
    </w:p>
    <w:p w14:paraId="4DBAB27E" w14:textId="77777777" w:rsidR="000927EC" w:rsidRPr="00D13FB1" w:rsidRDefault="000927EC" w:rsidP="000927EC">
      <w:pPr>
        <w:numPr>
          <w:ilvl w:val="0"/>
          <w:numId w:val="9"/>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Yes </w:t>
      </w:r>
    </w:p>
    <w:p w14:paraId="0E5E67F0" w14:textId="77777777" w:rsidR="000927EC" w:rsidRPr="00D13FB1" w:rsidRDefault="000927EC" w:rsidP="000927EC">
      <w:pPr>
        <w:numPr>
          <w:ilvl w:val="0"/>
          <w:numId w:val="9"/>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o </w:t>
      </w:r>
    </w:p>
    <w:p w14:paraId="56C625B2" w14:textId="77777777" w:rsidR="000927EC" w:rsidRPr="00D13FB1" w:rsidRDefault="000927EC" w:rsidP="000927EC">
      <w:pPr>
        <w:numPr>
          <w:ilvl w:val="0"/>
          <w:numId w:val="9"/>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ot sure </w:t>
      </w:r>
    </w:p>
    <w:p w14:paraId="0AA110C2" w14:textId="77777777" w:rsidR="000927EC" w:rsidRPr="00D13FB1" w:rsidRDefault="000927EC" w:rsidP="000927EC">
      <w:pPr>
        <w:numPr>
          <w:ilvl w:val="0"/>
          <w:numId w:val="9"/>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It depends on the situation. Please explain: _____________</w:t>
      </w:r>
    </w:p>
    <w:p w14:paraId="600C95F3" w14:textId="2243BBC1" w:rsidR="000927EC" w:rsidRDefault="000927EC" w:rsidP="000927EC">
      <w:pPr>
        <w:spacing w:after="0" w:line="240" w:lineRule="auto"/>
        <w:rPr>
          <w:rFonts w:ascii="Times New Roman" w:eastAsia="Times New Roman" w:hAnsi="Times New Roman" w:cs="Times New Roman"/>
        </w:rPr>
      </w:pPr>
    </w:p>
    <w:p w14:paraId="1B86A5F8" w14:textId="1799E02E" w:rsidR="003D6696" w:rsidRDefault="003D6696" w:rsidP="000927EC">
      <w:pPr>
        <w:spacing w:after="0" w:line="240" w:lineRule="auto"/>
        <w:rPr>
          <w:rFonts w:ascii="Times New Roman" w:eastAsia="Times New Roman" w:hAnsi="Times New Roman" w:cs="Times New Roman"/>
        </w:rPr>
      </w:pPr>
    </w:p>
    <w:p w14:paraId="053A0A53" w14:textId="1EAABBD1" w:rsidR="003D6696" w:rsidRDefault="003D6696" w:rsidP="000927EC">
      <w:pPr>
        <w:spacing w:after="0" w:line="240" w:lineRule="auto"/>
        <w:rPr>
          <w:rFonts w:ascii="Times New Roman" w:eastAsia="Times New Roman" w:hAnsi="Times New Roman" w:cs="Times New Roman"/>
        </w:rPr>
      </w:pPr>
    </w:p>
    <w:p w14:paraId="16F3F41B" w14:textId="77777777" w:rsidR="003D6696" w:rsidRPr="00D13FB1" w:rsidRDefault="003D6696" w:rsidP="000927EC">
      <w:pPr>
        <w:spacing w:after="0" w:line="240" w:lineRule="auto"/>
        <w:rPr>
          <w:rFonts w:ascii="Times New Roman" w:eastAsia="Times New Roman" w:hAnsi="Times New Roman" w:cs="Times New Roman"/>
        </w:rPr>
      </w:pPr>
    </w:p>
    <w:p w14:paraId="5DE18350" w14:textId="27E8659C"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lastRenderedPageBreak/>
        <w:t>Has anyone ever sent you messages or pictures that made you feel uncomfortable?</w:t>
      </w:r>
    </w:p>
    <w:p w14:paraId="198ED52F" w14:textId="77777777" w:rsidR="003D6696" w:rsidRPr="003D6696" w:rsidRDefault="003D6696" w:rsidP="003D6696">
      <w:pPr>
        <w:spacing w:after="0" w:line="240" w:lineRule="auto"/>
        <w:rPr>
          <w:rFonts w:ascii="Times New Roman" w:eastAsia="Times New Roman" w:hAnsi="Times New Roman" w:cs="Times New Roman"/>
          <w:b/>
          <w:bCs/>
        </w:rPr>
      </w:pPr>
    </w:p>
    <w:p w14:paraId="2F776D74" w14:textId="77777777" w:rsidR="000927EC" w:rsidRPr="00D13FB1" w:rsidRDefault="000927EC" w:rsidP="000927EC">
      <w:pPr>
        <w:numPr>
          <w:ilvl w:val="0"/>
          <w:numId w:val="9"/>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Yes </w:t>
      </w:r>
    </w:p>
    <w:p w14:paraId="13AEC95E" w14:textId="77777777" w:rsidR="000927EC" w:rsidRPr="00D13FB1" w:rsidRDefault="000927EC" w:rsidP="000927EC">
      <w:pPr>
        <w:numPr>
          <w:ilvl w:val="0"/>
          <w:numId w:val="9"/>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o </w:t>
      </w:r>
    </w:p>
    <w:p w14:paraId="336FE6E7" w14:textId="77777777" w:rsidR="000927EC" w:rsidRPr="00D13FB1" w:rsidRDefault="000927EC" w:rsidP="000927EC">
      <w:pPr>
        <w:spacing w:after="0" w:line="240" w:lineRule="auto"/>
        <w:rPr>
          <w:rFonts w:ascii="Times New Roman" w:eastAsia="Times New Roman" w:hAnsi="Times New Roman" w:cs="Times New Roman"/>
        </w:rPr>
      </w:pPr>
    </w:p>
    <w:p w14:paraId="66F9F7E5" w14:textId="4309CA03" w:rsidR="000927EC" w:rsidRDefault="000927EC" w:rsidP="003D6696">
      <w:pPr>
        <w:pStyle w:val="ListParagraph"/>
        <w:numPr>
          <w:ilvl w:val="0"/>
          <w:numId w:val="10"/>
        </w:numPr>
        <w:spacing w:after="0" w:line="240" w:lineRule="auto"/>
        <w:ind w:left="360"/>
        <w:rPr>
          <w:rFonts w:ascii="Times New Roman" w:eastAsia="Times New Roman" w:hAnsi="Times New Roman" w:cs="Times New Roman"/>
          <w:b/>
          <w:bCs/>
        </w:rPr>
      </w:pPr>
      <w:r w:rsidRPr="003D6696">
        <w:rPr>
          <w:rFonts w:ascii="Times New Roman" w:eastAsia="Times New Roman" w:hAnsi="Times New Roman" w:cs="Times New Roman"/>
          <w:b/>
          <w:bCs/>
        </w:rPr>
        <w:t>Have your parents set up parental controls on your computer or other devices?</w:t>
      </w:r>
    </w:p>
    <w:p w14:paraId="6997A111" w14:textId="77777777" w:rsidR="003D6696" w:rsidRPr="003D6696" w:rsidRDefault="003D6696" w:rsidP="003D6696">
      <w:pPr>
        <w:spacing w:after="0" w:line="240" w:lineRule="auto"/>
        <w:rPr>
          <w:rFonts w:ascii="Times New Roman" w:eastAsia="Times New Roman" w:hAnsi="Times New Roman" w:cs="Times New Roman"/>
          <w:b/>
          <w:bCs/>
        </w:rPr>
      </w:pPr>
    </w:p>
    <w:p w14:paraId="1EA7ED13" w14:textId="77777777" w:rsidR="000927EC" w:rsidRPr="00D13FB1" w:rsidRDefault="000927EC" w:rsidP="000927EC">
      <w:pPr>
        <w:numPr>
          <w:ilvl w:val="0"/>
          <w:numId w:val="9"/>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Yes </w:t>
      </w:r>
    </w:p>
    <w:p w14:paraId="2B3EC66C" w14:textId="77777777" w:rsidR="000927EC" w:rsidRPr="00D13FB1" w:rsidRDefault="000927EC" w:rsidP="000927EC">
      <w:pPr>
        <w:numPr>
          <w:ilvl w:val="0"/>
          <w:numId w:val="9"/>
        </w:numPr>
        <w:pBdr>
          <w:top w:val="nil"/>
          <w:left w:val="nil"/>
          <w:bottom w:val="nil"/>
          <w:right w:val="nil"/>
          <w:between w:val="nil"/>
        </w:pBdr>
        <w:spacing w:after="0" w:line="240" w:lineRule="auto"/>
        <w:rPr>
          <w:rFonts w:ascii="Times New Roman" w:eastAsia="Times New Roman" w:hAnsi="Times New Roman" w:cs="Times New Roman"/>
          <w:color w:val="000000"/>
        </w:rPr>
      </w:pPr>
      <w:r w:rsidRPr="00D13FB1">
        <w:rPr>
          <w:rFonts w:ascii="Times New Roman" w:eastAsia="Times New Roman" w:hAnsi="Times New Roman" w:cs="Times New Roman"/>
          <w:color w:val="000000"/>
        </w:rPr>
        <w:t xml:space="preserve">No </w:t>
      </w:r>
    </w:p>
    <w:p w14:paraId="3E99F40D" w14:textId="51B31BF5" w:rsidR="0025755C" w:rsidRPr="00D22C9B" w:rsidRDefault="000927EC" w:rsidP="00D13FB1">
      <w:pPr>
        <w:numPr>
          <w:ilvl w:val="0"/>
          <w:numId w:val="9"/>
        </w:numPr>
        <w:pBdr>
          <w:top w:val="nil"/>
          <w:left w:val="nil"/>
          <w:bottom w:val="nil"/>
          <w:right w:val="nil"/>
          <w:between w:val="nil"/>
        </w:pBdr>
        <w:spacing w:after="0" w:line="240" w:lineRule="auto"/>
        <w:rPr>
          <w:rFonts w:ascii="Times New Roman" w:hAnsi="Times New Roman" w:cs="Times New Roman"/>
        </w:rPr>
      </w:pPr>
      <w:r w:rsidRPr="00D13FB1">
        <w:rPr>
          <w:rFonts w:ascii="Times New Roman" w:eastAsia="Times New Roman" w:hAnsi="Times New Roman" w:cs="Times New Roman"/>
          <w:color w:val="000000"/>
        </w:rPr>
        <w:t>Not sur</w:t>
      </w:r>
      <w:r w:rsidR="00D13FB1" w:rsidRPr="00D13FB1">
        <w:rPr>
          <w:rFonts w:ascii="Times New Roman" w:eastAsia="Times New Roman" w:hAnsi="Times New Roman" w:cs="Times New Roman"/>
          <w:color w:val="000000"/>
        </w:rPr>
        <w:t>e</w:t>
      </w:r>
    </w:p>
    <w:p w14:paraId="2423F8E0" w14:textId="77777777" w:rsidR="003240B6" w:rsidRDefault="003240B6" w:rsidP="00D22C9B">
      <w:pPr>
        <w:pBdr>
          <w:top w:val="nil"/>
          <w:left w:val="nil"/>
          <w:bottom w:val="nil"/>
          <w:right w:val="nil"/>
          <w:between w:val="nil"/>
        </w:pBdr>
        <w:spacing w:after="0" w:line="240" w:lineRule="auto"/>
        <w:rPr>
          <w:rFonts w:ascii="Times New Roman" w:eastAsia="Times New Roman" w:hAnsi="Times New Roman" w:cs="Times New Roman"/>
          <w:color w:val="000000"/>
        </w:rPr>
      </w:pPr>
    </w:p>
    <w:p w14:paraId="514FB303" w14:textId="77777777" w:rsidR="003240B6" w:rsidRDefault="003240B6" w:rsidP="00D22C9B">
      <w:pPr>
        <w:pBdr>
          <w:top w:val="nil"/>
          <w:left w:val="nil"/>
          <w:bottom w:val="nil"/>
          <w:right w:val="nil"/>
          <w:between w:val="nil"/>
        </w:pBdr>
        <w:spacing w:after="0" w:line="240" w:lineRule="auto"/>
        <w:rPr>
          <w:rFonts w:ascii="Times New Roman" w:eastAsia="Times New Roman" w:hAnsi="Times New Roman" w:cs="Times New Roman"/>
          <w:color w:val="000000"/>
        </w:rPr>
      </w:pPr>
    </w:p>
    <w:p w14:paraId="0F872C1D" w14:textId="77777777" w:rsidR="003240B6" w:rsidRPr="003240B6" w:rsidRDefault="003240B6" w:rsidP="003240B6">
      <w:pPr>
        <w:pStyle w:val="EndNoteBibliography"/>
        <w:ind w:left="720" w:hanging="720"/>
        <w:rPr>
          <w:rFonts w:ascii="Times New Roman" w:hAnsi="Times New Roman" w:cs="Times New Roman"/>
          <w:noProof/>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REFLIST </w:instrText>
      </w:r>
      <w:r>
        <w:rPr>
          <w:rFonts w:ascii="Times New Roman" w:eastAsia="Times New Roman" w:hAnsi="Times New Roman" w:cs="Times New Roman"/>
          <w:color w:val="000000"/>
        </w:rPr>
        <w:fldChar w:fldCharType="separate"/>
      </w:r>
      <w:r w:rsidRPr="003240B6">
        <w:rPr>
          <w:rFonts w:ascii="Times New Roman" w:hAnsi="Times New Roman" w:cs="Times New Roman"/>
          <w:noProof/>
        </w:rPr>
        <w:t>1.</w:t>
      </w:r>
      <w:r w:rsidRPr="003240B6">
        <w:rPr>
          <w:rFonts w:ascii="Times New Roman" w:hAnsi="Times New Roman" w:cs="Times New Roman"/>
          <w:noProof/>
        </w:rPr>
        <w:tab/>
        <w:t xml:space="preserve">Savoia, E., et al., </w:t>
      </w:r>
      <w:r w:rsidRPr="003240B6">
        <w:rPr>
          <w:rFonts w:ascii="Times New Roman" w:hAnsi="Times New Roman" w:cs="Times New Roman"/>
          <w:i/>
          <w:noProof/>
        </w:rPr>
        <w:t>Adolescents’ Exposure to Online Risks: Gender Disparities and Vulnerabilities Related to Online Behaviors.</w:t>
      </w:r>
      <w:r w:rsidRPr="003240B6">
        <w:rPr>
          <w:rFonts w:ascii="Times New Roman" w:hAnsi="Times New Roman" w:cs="Times New Roman"/>
          <w:noProof/>
        </w:rPr>
        <w:t xml:space="preserve"> International Journal of Environmental Research and Public Health, 2021. </w:t>
      </w:r>
      <w:r w:rsidRPr="003240B6">
        <w:rPr>
          <w:rFonts w:ascii="Times New Roman" w:hAnsi="Times New Roman" w:cs="Times New Roman"/>
          <w:b/>
          <w:noProof/>
        </w:rPr>
        <w:t>18</w:t>
      </w:r>
      <w:r w:rsidRPr="003240B6">
        <w:rPr>
          <w:rFonts w:ascii="Times New Roman" w:hAnsi="Times New Roman" w:cs="Times New Roman"/>
          <w:noProof/>
        </w:rPr>
        <w:t>(11).</w:t>
      </w:r>
    </w:p>
    <w:p w14:paraId="5F446370" w14:textId="0CBED1E6" w:rsidR="00D22C9B" w:rsidRDefault="003240B6" w:rsidP="00D22C9B">
      <w:pPr>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p>
    <w:sectPr w:rsidR="00D22C9B" w:rsidSect="008A3A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8A125" w14:textId="77777777" w:rsidR="005B70CC" w:rsidRDefault="005B70CC" w:rsidP="000927EC">
      <w:pPr>
        <w:spacing w:after="0" w:line="240" w:lineRule="auto"/>
      </w:pPr>
      <w:r>
        <w:separator/>
      </w:r>
    </w:p>
  </w:endnote>
  <w:endnote w:type="continuationSeparator" w:id="0">
    <w:p w14:paraId="306095D5" w14:textId="77777777" w:rsidR="005B70CC" w:rsidRDefault="005B70CC" w:rsidP="000927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FB27FC" w14:textId="77777777" w:rsidR="005B70CC" w:rsidRDefault="005B70CC" w:rsidP="000927EC">
      <w:pPr>
        <w:spacing w:after="0" w:line="240" w:lineRule="auto"/>
      </w:pPr>
      <w:r>
        <w:separator/>
      </w:r>
    </w:p>
  </w:footnote>
  <w:footnote w:type="continuationSeparator" w:id="0">
    <w:p w14:paraId="3236E1BE" w14:textId="77777777" w:rsidR="005B70CC" w:rsidRDefault="005B70CC" w:rsidP="000927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36A67"/>
    <w:multiLevelType w:val="multilevel"/>
    <w:tmpl w:val="9594D29E"/>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0714757"/>
    <w:multiLevelType w:val="multilevel"/>
    <w:tmpl w:val="144A985C"/>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6C338BD"/>
    <w:multiLevelType w:val="multilevel"/>
    <w:tmpl w:val="253A6BF2"/>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C4616BF"/>
    <w:multiLevelType w:val="multilevel"/>
    <w:tmpl w:val="BEEA99CA"/>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615F3"/>
    <w:multiLevelType w:val="multilevel"/>
    <w:tmpl w:val="39083FDC"/>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8405D06"/>
    <w:multiLevelType w:val="multilevel"/>
    <w:tmpl w:val="B0A8D17C"/>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60FF57CE"/>
    <w:multiLevelType w:val="multilevel"/>
    <w:tmpl w:val="710EA8AC"/>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660438C"/>
    <w:multiLevelType w:val="multilevel"/>
    <w:tmpl w:val="422290DE"/>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2FB618C"/>
    <w:multiLevelType w:val="hybridMultilevel"/>
    <w:tmpl w:val="05F6029E"/>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9" w15:restartNumberingAfterBreak="0">
    <w:nsid w:val="7E706071"/>
    <w:multiLevelType w:val="multilevel"/>
    <w:tmpl w:val="433003D8"/>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
  </w:num>
  <w:num w:numId="3">
    <w:abstractNumId w:val="3"/>
  </w:num>
  <w:num w:numId="4">
    <w:abstractNumId w:val="2"/>
  </w:num>
  <w:num w:numId="5">
    <w:abstractNumId w:val="9"/>
  </w:num>
  <w:num w:numId="6">
    <w:abstractNumId w:val="5"/>
  </w:num>
  <w:num w:numId="7">
    <w:abstractNumId w:val="0"/>
  </w:num>
  <w:num w:numId="8">
    <w:abstractNumId w:val="4"/>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0a2wdcz99e7edstop2vz4s2sfzpp22zw5&quot;&gt;toolkit references&lt;record-ids&gt;&lt;item&gt;5&lt;/item&gt;&lt;/record-ids&gt;&lt;/item&gt;&lt;/Libraries&gt;"/>
  </w:docVars>
  <w:rsids>
    <w:rsidRoot w:val="000927EC"/>
    <w:rsid w:val="00031914"/>
    <w:rsid w:val="000927EC"/>
    <w:rsid w:val="00097982"/>
    <w:rsid w:val="000E6314"/>
    <w:rsid w:val="000F70FE"/>
    <w:rsid w:val="00100DB4"/>
    <w:rsid w:val="00120497"/>
    <w:rsid w:val="00153A28"/>
    <w:rsid w:val="00162B3E"/>
    <w:rsid w:val="001B585C"/>
    <w:rsid w:val="0022233D"/>
    <w:rsid w:val="00237E1E"/>
    <w:rsid w:val="00237F96"/>
    <w:rsid w:val="003240B6"/>
    <w:rsid w:val="003373AF"/>
    <w:rsid w:val="00356114"/>
    <w:rsid w:val="003772C1"/>
    <w:rsid w:val="00386B4B"/>
    <w:rsid w:val="0039550E"/>
    <w:rsid w:val="003D6696"/>
    <w:rsid w:val="004850B3"/>
    <w:rsid w:val="004F4308"/>
    <w:rsid w:val="00507135"/>
    <w:rsid w:val="00564F4C"/>
    <w:rsid w:val="00597B2E"/>
    <w:rsid w:val="005B70CC"/>
    <w:rsid w:val="005E278E"/>
    <w:rsid w:val="00626BDC"/>
    <w:rsid w:val="0064689F"/>
    <w:rsid w:val="006F1ECE"/>
    <w:rsid w:val="007D231A"/>
    <w:rsid w:val="008110C3"/>
    <w:rsid w:val="008808F3"/>
    <w:rsid w:val="00885C57"/>
    <w:rsid w:val="008A3A43"/>
    <w:rsid w:val="008E1303"/>
    <w:rsid w:val="00910DD0"/>
    <w:rsid w:val="009522D4"/>
    <w:rsid w:val="00977041"/>
    <w:rsid w:val="00994AE9"/>
    <w:rsid w:val="00A45660"/>
    <w:rsid w:val="00AA2C94"/>
    <w:rsid w:val="00AD5B28"/>
    <w:rsid w:val="00B50C69"/>
    <w:rsid w:val="00B512C3"/>
    <w:rsid w:val="00BA2668"/>
    <w:rsid w:val="00C65F3B"/>
    <w:rsid w:val="00CE73BA"/>
    <w:rsid w:val="00CE7EE0"/>
    <w:rsid w:val="00D11B00"/>
    <w:rsid w:val="00D13FB1"/>
    <w:rsid w:val="00D22C9B"/>
    <w:rsid w:val="00DB5535"/>
    <w:rsid w:val="00E07A1A"/>
    <w:rsid w:val="00E3190E"/>
    <w:rsid w:val="00E35402"/>
    <w:rsid w:val="00E41E00"/>
    <w:rsid w:val="00E62AFE"/>
    <w:rsid w:val="00E83F5D"/>
    <w:rsid w:val="00F24941"/>
    <w:rsid w:val="00F60D6A"/>
    <w:rsid w:val="00FD5836"/>
    <w:rsid w:val="00FF7E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AB692"/>
  <w15:chartTrackingRefBased/>
  <w15:docId w15:val="{4393FE17-CB78-3249-AB30-52A54B761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7EC"/>
    <w:pPr>
      <w:spacing w:after="160" w:line="259" w:lineRule="auto"/>
    </w:pPr>
    <w:rPr>
      <w:rFonts w:ascii="Calibri" w:eastAsia="Calibri" w:hAnsi="Calibri" w:cs="Calibr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27EC"/>
    <w:pPr>
      <w:tabs>
        <w:tab w:val="center" w:pos="4680"/>
        <w:tab w:val="right" w:pos="9360"/>
      </w:tabs>
    </w:pPr>
  </w:style>
  <w:style w:type="character" w:customStyle="1" w:styleId="HeaderChar">
    <w:name w:val="Header Char"/>
    <w:basedOn w:val="DefaultParagraphFont"/>
    <w:link w:val="Header"/>
    <w:uiPriority w:val="99"/>
    <w:rsid w:val="000927EC"/>
  </w:style>
  <w:style w:type="paragraph" w:styleId="Footer">
    <w:name w:val="footer"/>
    <w:basedOn w:val="Normal"/>
    <w:link w:val="FooterChar"/>
    <w:uiPriority w:val="99"/>
    <w:unhideWhenUsed/>
    <w:rsid w:val="000927EC"/>
    <w:pPr>
      <w:tabs>
        <w:tab w:val="center" w:pos="4680"/>
        <w:tab w:val="right" w:pos="9360"/>
      </w:tabs>
    </w:pPr>
  </w:style>
  <w:style w:type="character" w:customStyle="1" w:styleId="FooterChar">
    <w:name w:val="Footer Char"/>
    <w:basedOn w:val="DefaultParagraphFont"/>
    <w:link w:val="Footer"/>
    <w:uiPriority w:val="99"/>
    <w:rsid w:val="000927EC"/>
  </w:style>
  <w:style w:type="paragraph" w:customStyle="1" w:styleId="H2">
    <w:name w:val="H2"/>
    <w:next w:val="Normal"/>
    <w:link w:val="H2Char"/>
    <w:rsid w:val="00CE73BA"/>
    <w:pPr>
      <w:spacing w:after="240"/>
    </w:pPr>
    <w:rPr>
      <w:rFonts w:eastAsiaTheme="minorEastAsia"/>
      <w:b/>
      <w:color w:val="000000"/>
      <w:sz w:val="48"/>
      <w:szCs w:val="48"/>
    </w:rPr>
  </w:style>
  <w:style w:type="character" w:styleId="Hyperlink">
    <w:name w:val="Hyperlink"/>
    <w:basedOn w:val="DefaultParagraphFont"/>
    <w:uiPriority w:val="99"/>
    <w:unhideWhenUsed/>
    <w:rsid w:val="00CE73BA"/>
    <w:rPr>
      <w:color w:val="0563C1" w:themeColor="hyperlink"/>
      <w:u w:val="single"/>
    </w:rPr>
  </w:style>
  <w:style w:type="paragraph" w:styleId="ListParagraph">
    <w:name w:val="List Paragraph"/>
    <w:basedOn w:val="Normal"/>
    <w:uiPriority w:val="34"/>
    <w:qFormat/>
    <w:rsid w:val="003D6696"/>
    <w:pPr>
      <w:ind w:left="720"/>
      <w:contextualSpacing/>
    </w:pPr>
  </w:style>
  <w:style w:type="paragraph" w:customStyle="1" w:styleId="EndNoteBibliographyTitle">
    <w:name w:val="EndNote Bibliography Title"/>
    <w:basedOn w:val="Normal"/>
    <w:link w:val="EndNoteBibliographyTitleChar"/>
    <w:rsid w:val="003240B6"/>
    <w:pPr>
      <w:spacing w:after="0"/>
      <w:jc w:val="center"/>
    </w:pPr>
  </w:style>
  <w:style w:type="character" w:customStyle="1" w:styleId="H2Char">
    <w:name w:val="H2 Char"/>
    <w:basedOn w:val="DefaultParagraphFont"/>
    <w:link w:val="H2"/>
    <w:rsid w:val="003240B6"/>
    <w:rPr>
      <w:rFonts w:eastAsiaTheme="minorEastAsia"/>
      <w:b/>
      <w:color w:val="000000"/>
      <w:sz w:val="48"/>
      <w:szCs w:val="48"/>
    </w:rPr>
  </w:style>
  <w:style w:type="character" w:customStyle="1" w:styleId="EndNoteBibliographyTitleChar">
    <w:name w:val="EndNote Bibliography Title Char"/>
    <w:basedOn w:val="H2Char"/>
    <w:link w:val="EndNoteBibliographyTitle"/>
    <w:rsid w:val="003240B6"/>
    <w:rPr>
      <w:rFonts w:ascii="Calibri" w:eastAsia="Calibri" w:hAnsi="Calibri" w:cs="Calibri"/>
      <w:b w:val="0"/>
      <w:color w:val="000000"/>
      <w:sz w:val="22"/>
      <w:szCs w:val="22"/>
    </w:rPr>
  </w:style>
  <w:style w:type="paragraph" w:customStyle="1" w:styleId="EndNoteBibliography">
    <w:name w:val="EndNote Bibliography"/>
    <w:basedOn w:val="Normal"/>
    <w:link w:val="EndNoteBibliographyChar"/>
    <w:rsid w:val="003240B6"/>
    <w:pPr>
      <w:spacing w:line="240" w:lineRule="auto"/>
    </w:pPr>
  </w:style>
  <w:style w:type="character" w:customStyle="1" w:styleId="EndNoteBibliographyChar">
    <w:name w:val="EndNote Bibliography Char"/>
    <w:basedOn w:val="H2Char"/>
    <w:link w:val="EndNoteBibliography"/>
    <w:rsid w:val="003240B6"/>
    <w:rPr>
      <w:rFonts w:ascii="Calibri" w:eastAsia="Calibri" w:hAnsi="Calibri" w:cs="Calibri"/>
      <w:b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eparedness@hsph.harvard.edu"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1035</Words>
  <Characters>5903</Characters>
  <Application>Microsoft Office Word</Application>
  <DocSecurity>0</DocSecurity>
  <Lines>49</Lines>
  <Paragraphs>13</Paragraphs>
  <ScaleCrop>false</ScaleCrop>
  <Company/>
  <LinksUpToDate>false</LinksUpToDate>
  <CharactersWithSpaces>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man, Nigel Walsh</dc:creator>
  <cp:keywords/>
  <dc:description/>
  <cp:lastModifiedBy>Harriman, Nigel Walsh</cp:lastModifiedBy>
  <cp:revision>7</cp:revision>
  <dcterms:created xsi:type="dcterms:W3CDTF">2022-01-25T17:04:00Z</dcterms:created>
  <dcterms:modified xsi:type="dcterms:W3CDTF">2022-01-26T19:13:00Z</dcterms:modified>
</cp:coreProperties>
</file>